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056F81" w:rsidRPr="00E01C58" w:rsidRDefault="00E01C58" w:rsidP="00E01C58">
      <w:pPr>
        <w:jc w:val="both"/>
        <w:rPr>
          <w:b/>
        </w:rPr>
      </w:pPr>
      <w:r w:rsidRPr="00E01C58">
        <w:rPr>
          <w:b/>
        </w:rPr>
        <w:t>Hipótesis nula</w:t>
      </w:r>
    </w:p>
    <w:p w:rsidR="00E01C58" w:rsidRDefault="00E01C58" w:rsidP="00E01C58">
      <w:pPr>
        <w:spacing w:line="480" w:lineRule="auto"/>
        <w:jc w:val="both"/>
      </w:pPr>
      <w:r>
        <w:t>“Hipótesis</w:t>
      </w:r>
      <w:r>
        <w:t xml:space="preserve"> nulas son, en cierto modo, el reverso de </w:t>
      </w:r>
      <w:r>
        <w:t xml:space="preserve">las hipótesis de investigación. </w:t>
      </w:r>
      <w:r>
        <w:t>También constituyen proposiciones acerca de la relación e</w:t>
      </w:r>
      <w:r>
        <w:t>ntre variables, sólo que sirven para refutar o negar lo que afi</w:t>
      </w:r>
      <w:r>
        <w:t>rma la hipótesis de investigación</w:t>
      </w:r>
      <w:r>
        <w:t xml:space="preserve">” </w:t>
      </w:r>
      <w:r>
        <w:fldChar w:fldCharType="begin"/>
      </w:r>
      <w:r>
        <w:instrText xml:space="preserve"> ADDIN ZOTERO_ITEM CSL_CITATION {"citationID":"no6fhfqch","properties":{"formattedCitation":"(Sampieri, Collado, &amp; Baptista, 2008, p. 104)","plainCitation":"(Sampieri, Collado, &amp; Baptista, 2008, p. 104)"},"citationItems":[{"id":42,"uris":["http://zotero.org/users/local/NdhXlwK6/items/8VV9G46M"],"uri":["http://zotero.org/users/local/NdhXlwK6/items/8VV9G46M"],"itemData":{"id":42,"type":"book","title":"Metodología de la Investigación, 5ta Edicion McGraw-Hill","publisher":"México","source":"Google Scholar","author":[{"family":"Sampieri","given":"R. Hernández"},{"family":"Collado","given":"R. Fernández"},{"family":"Baptista","given":"P."}],"issued":{"date-parts":[["2008"]]}},"locator":"104"}],"schema":"https://github.com/citation-style-language/schema/raw/master/csl-citation.json"} </w:instrText>
      </w:r>
      <w:r>
        <w:fldChar w:fldCharType="separate"/>
      </w:r>
      <w:r w:rsidRPr="00E01C58">
        <w:t>(</w:t>
      </w:r>
      <w:proofErr w:type="spellStart"/>
      <w:r w:rsidRPr="00E01C58">
        <w:t>Sampieri</w:t>
      </w:r>
      <w:proofErr w:type="spellEnd"/>
      <w:r w:rsidRPr="00E01C58">
        <w:t>, Collado, &amp; Baptista, 2008, p. 104)</w:t>
      </w:r>
      <w:r>
        <w:fldChar w:fldCharType="end"/>
      </w:r>
      <w:r>
        <w:t>.</w:t>
      </w:r>
      <w:bookmarkStart w:id="0" w:name="_GoBack"/>
      <w:bookmarkEnd w:id="0"/>
    </w:p>
    <w:sectPr w:rsidR="00E01C58" w:rsidSect="00E01C58">
      <w:pgSz w:w="12240" w:h="15840"/>
      <w:pgMar w:top="1418" w:right="1418" w:bottom="1418" w:left="1418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8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E01C58"/>
    <w:rsid w:val="00056F81"/>
    <w:rsid w:val="000B53F0"/>
    <w:rsid w:val="003E1F6F"/>
    <w:rsid w:val="009A09AE"/>
    <w:rsid w:val="00E01C5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MX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B7874664-443F-47D5-B710-9A6B5F002C8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Arial" w:eastAsiaTheme="minorHAnsi" w:hAnsi="Arial" w:cs="Arial"/>
        <w:sz w:val="24"/>
        <w:szCs w:val="22"/>
        <w:lang w:val="es-MX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Fuentedeprrafopredeter">
    <w:name w:val="Default Paragraph Font"/>
    <w:uiPriority w:val="1"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1</Pages>
  <Words>168</Words>
  <Characters>924</Characters>
  <Application>Microsoft Office Word</Application>
  <DocSecurity>0</DocSecurity>
  <Lines>7</Lines>
  <Paragraphs>2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>Hewlett-Packard</Company>
  <LinksUpToDate>false</LinksUpToDate>
  <CharactersWithSpaces>109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berto Gómez</dc:creator>
  <cp:keywords/>
  <dc:description/>
  <cp:lastModifiedBy>Alberto Gómez</cp:lastModifiedBy>
  <cp:revision>1</cp:revision>
  <dcterms:created xsi:type="dcterms:W3CDTF">2017-03-06T18:33:00Z</dcterms:created>
  <dcterms:modified xsi:type="dcterms:W3CDTF">2017-03-06T18:3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9.10"&gt;&lt;session id="zgYbFr1m"/&gt;&lt;style id="http://www.zotero.org/styles/apa" locale="es-MX" hasBibliography="1" bibliographyStyleHasBeenSet="0"/&gt;&lt;prefs&gt;&lt;pref name="fieldType" value="Field"/&gt;&lt;pref name="storeRefere</vt:lpwstr>
  </property>
  <property fmtid="{D5CDD505-2E9C-101B-9397-08002B2CF9AE}" pid="3" name="ZOTERO_PREF_2">
    <vt:lpwstr>nces" value="true"/&gt;&lt;pref name="automaticJournalAbbreviations" value="true"/&gt;&lt;pref name="noteType" value=""/&gt;&lt;/prefs&gt;&lt;/data&gt;</vt:lpwstr>
  </property>
</Properties>
</file>